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75AEC" w14:textId="77777777" w:rsidR="00791241" w:rsidRDefault="00791241" w:rsidP="00791241">
      <w:pPr>
        <w:pStyle w:val="Heading2"/>
      </w:pPr>
      <w:r>
        <w:t>Ant Colony Optimization (ACO) algorithm</w:t>
      </w:r>
    </w:p>
    <w:p w14:paraId="0057C28A" w14:textId="77F298DE" w:rsidR="00791241" w:rsidRDefault="004833F7" w:rsidP="00791241">
      <w:r>
        <w:t xml:space="preserve">Pierre-Paul </w:t>
      </w:r>
      <w:proofErr w:type="spellStart"/>
      <w:r>
        <w:t>Grassé</w:t>
      </w:r>
      <w:proofErr w:type="spellEnd"/>
      <w:r>
        <w:t xml:space="preserve">, the French entomologist in the </w:t>
      </w:r>
      <w:r w:rsidR="006A7BC3">
        <w:t>40s</w:t>
      </w:r>
      <w:r>
        <w:t xml:space="preserve"> and </w:t>
      </w:r>
      <w:r w:rsidR="006A7BC3">
        <w:t xml:space="preserve">50s </w:t>
      </w:r>
      <w:r>
        <w:t>of the 20</w:t>
      </w:r>
      <w:r w:rsidRPr="004833F7">
        <w:rPr>
          <w:vertAlign w:val="superscript"/>
        </w:rPr>
        <w:t>th</w:t>
      </w:r>
      <w:r>
        <w:t xml:space="preserve"> </w:t>
      </w:r>
      <w:proofErr w:type="gramStart"/>
      <w:r>
        <w:t>century</w:t>
      </w:r>
      <w:proofErr w:type="gramEnd"/>
      <w:r>
        <w:t xml:space="preserve">, shone light on some interesting findings observed in some species of termites. He observed the reactions of these termites to something he called “significant stimuli” and found that those reactions themselves can also operate as significant stimuli for </w:t>
      </w:r>
      <w:r w:rsidR="006A7BC3">
        <w:t xml:space="preserve">other insects in the colony, including the insect that produced them. This special type of communication found in these species was termed </w:t>
      </w:r>
      <w:proofErr w:type="spellStart"/>
      <w:r w:rsidR="006A7BC3">
        <w:rPr>
          <w:i/>
          <w:iCs/>
        </w:rPr>
        <w:t>stigmergy</w:t>
      </w:r>
      <w:proofErr w:type="spellEnd"/>
      <w:r w:rsidR="00D829E2">
        <w:t xml:space="preserve"> </w:t>
      </w:r>
      <w:r w:rsidR="00D829E2" w:rsidRPr="00D829E2">
        <w:t xml:space="preserve">and it </w:t>
      </w:r>
      <w:r w:rsidR="00D829E2">
        <w:t>was described with two main characteristics</w:t>
      </w:r>
      <w:r w:rsidR="006A7BC3" w:rsidRPr="00D829E2">
        <w:t xml:space="preserve"> </w:t>
      </w:r>
      <w:r w:rsidR="00D829E2" w:rsidRPr="00D829E2">
        <w:fldChar w:fldCharType="begin"/>
      </w:r>
      <w:r w:rsidR="00D829E2" w:rsidRPr="00D829E2">
        <w:instrText xml:space="preserve"> ADDIN ZOTERO_ITEM CSL_CITATION {"citationID":"SflIEpIw","properties":{"formattedCitation":"(Dorigo et al., 2006; Salman et al., 2020)","plainCitation":"(Dorigo et al., 2006; Salman et al., 2020)","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id":473,"uris":["http://zotero.org/users/7139034/items/F77J29ZE"],"itemData":{"id":473,"type":"article-journal","abstract":"Stigmergy is a form of indirect communication and coordination in which agents modify the environment to pass information to their peers. In nature, animals use stigmergy by, for example, releasing pheromone that conveys information to other members of their species. A few systems in swarm robotics research have replicated this process by introducing the concept of artificial pheromone. In this paper, we present Phormica, a system to conduct experiments in swarm robotics that enables a swarm of e-puck robots to release and detect artificial pheromone. Phormica emulates pheromone-based stigmergy thanks to the ability of robots to project UV light on the ground, which has been previously covered with a photochromic material. As a proof of concept, we test Phormica on three collective missions in which robots act collectively guided by the artificial pheromone they release and detect. Experimental results indicate that a robot swarm can effectively self-organize and act collectively by using stigmergic coordination based on the artificial pheromone provided by Phormica.","container-title":"Frontiers in Robotics and AI","ISSN":"2296-9144","source":"Frontiers","title":"Phormica: Photochromic Pheromone Release and Detection System for Stigmergic Coordination in Robot Swarms","title-short":"Phormica","URL":"https://www.frontiersin.org/article/10.3389/frobt.2020.591402","volume":"7","author":[{"family":"Salman","given":"Muhammad"},{"family":"Garzón Ramos","given":"David"},{"family":"Hasselmann","given":"Ken"},{"family":"Birattari","given":"Mauro"}],"accessed":{"date-parts":[["2022",4,28]]},"issued":{"date-parts":[["2020"]]}}}],"schema":"https://github.com/citation-style-language/schema/raw/master/csl-citation.json"} </w:instrText>
      </w:r>
      <w:r w:rsidR="00D829E2" w:rsidRPr="00D829E2">
        <w:fldChar w:fldCharType="separate"/>
      </w:r>
      <w:r w:rsidR="00D829E2" w:rsidRPr="00D829E2">
        <w:t>(Dorigo et al., 2006; Salman et al., 2020)</w:t>
      </w:r>
      <w:r w:rsidR="00D829E2" w:rsidRPr="00D829E2">
        <w:fldChar w:fldCharType="end"/>
      </w:r>
      <w:r w:rsidR="00D829E2">
        <w:t xml:space="preserve">: </w:t>
      </w:r>
    </w:p>
    <w:p w14:paraId="30DF724A" w14:textId="502B4151" w:rsidR="00D829E2" w:rsidRDefault="00D829E2" w:rsidP="00D829E2">
      <w:pPr>
        <w:pStyle w:val="ListParagraph"/>
        <w:numPr>
          <w:ilvl w:val="0"/>
          <w:numId w:val="1"/>
        </w:numPr>
      </w:pPr>
      <w:r>
        <w:t xml:space="preserve">It is an indirect, </w:t>
      </w:r>
      <w:r w:rsidR="00E1552E">
        <w:t>non-symbolic form of communication using the environment as a medium (i.e., communication through modification of the environment).</w:t>
      </w:r>
    </w:p>
    <w:p w14:paraId="26759B8A" w14:textId="5BE9110A" w:rsidR="00E1552E" w:rsidRDefault="00E1552E" w:rsidP="00D829E2">
      <w:pPr>
        <w:pStyle w:val="ListParagraph"/>
        <w:numPr>
          <w:ilvl w:val="0"/>
          <w:numId w:val="1"/>
        </w:numPr>
      </w:pPr>
      <w:r>
        <w:t xml:space="preserve">The </w:t>
      </w:r>
      <w:proofErr w:type="spellStart"/>
      <w:r>
        <w:t>stigmergic</w:t>
      </w:r>
      <w:proofErr w:type="spellEnd"/>
      <w:r>
        <w:t xml:space="preserve"> information created is local (i.e., can only be accessed when in the </w:t>
      </w:r>
      <w:r w:rsidR="0043681F">
        <w:t>vicinity</w:t>
      </w:r>
      <w:r>
        <w:t>/locus in which it was released).</w:t>
      </w:r>
    </w:p>
    <w:p w14:paraId="25D1ECC5" w14:textId="5D98A458" w:rsidR="00E15DEA" w:rsidRDefault="0043681F" w:rsidP="0043681F">
      <w:r>
        <w:t>Since then</w:t>
      </w:r>
      <w:r w:rsidR="00787EEC">
        <w:t xml:space="preserve">, </w:t>
      </w:r>
      <w:proofErr w:type="spellStart"/>
      <w:r w:rsidR="00787EEC">
        <w:t>stigmergy</w:t>
      </w:r>
      <w:proofErr w:type="spellEnd"/>
      <w:r w:rsidR="00787EEC">
        <w:t xml:space="preserve"> has been observed in many other species including ant colonies. In ant species, as the members travel in search of or returning from a food source</w:t>
      </w:r>
      <w:r w:rsidR="00547799">
        <w:t xml:space="preserve">, they deposit a chemical along the trails they traverse called </w:t>
      </w:r>
      <w:r w:rsidR="00547799" w:rsidRPr="00547799">
        <w:rPr>
          <w:i/>
          <w:iCs/>
        </w:rPr>
        <w:t>pheromone</w:t>
      </w:r>
      <w:r w:rsidR="00547799">
        <w:t xml:space="preserve">. Other ants, upon inspecting a trail, can perceive these </w:t>
      </w:r>
      <w:r w:rsidR="00547799">
        <w:rPr>
          <w:i/>
          <w:iCs/>
        </w:rPr>
        <w:t>pheromones</w:t>
      </w:r>
      <w:r w:rsidR="00547799">
        <w:t xml:space="preserve"> and, as a response, tend to follow the trail containing higher pheromone levels. As they traverse their chosen path, the also add their own deposited pheromone trail to the path, further increasing its pheromone concentration</w:t>
      </w:r>
      <w:r w:rsidR="00337476">
        <w:t xml:space="preserve"> and further increasing the ‘attractiveness’ of this trail to successive ants on arrival</w:t>
      </w:r>
      <w:r w:rsidR="00547799">
        <w:t>.</w:t>
      </w:r>
      <w:r w:rsidR="00337476">
        <w:t xml:space="preserve"> The remarkable efficacy of this pathfinding method implemented by ants was demonstrated by the thorough investigation performed by </w:t>
      </w:r>
      <w:proofErr w:type="spellStart"/>
      <w:r w:rsidR="00337476">
        <w:t>Deneubourg</w:t>
      </w:r>
      <w:proofErr w:type="spellEnd"/>
      <w:r w:rsidR="00337476">
        <w:t xml:space="preserve"> et al. </w:t>
      </w:r>
      <w:r w:rsidR="00180611">
        <w:fldChar w:fldCharType="begin"/>
      </w:r>
      <w:r w:rsidR="00D936BE">
        <w:instrText xml:space="preserve"> ADDIN ZOTERO_ITEM CSL_CITATION {"citationID":"J7nFplrj","properties":{"formattedCitation":"(Deneubourg et al., 1990)","plainCitation":"(Deneubourg et al., 1990)","dontUpdate":true,"noteIndex":0},"citationItems":[{"id":475,"uris":["http://zotero.org/users/7139034/items/2KTNVY2E"],"itemData":{"id":475,"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schema":"https://github.com/citation-style-language/schema/raw/master/csl-citation.json"} </w:instrText>
      </w:r>
      <w:r w:rsidR="00180611">
        <w:fldChar w:fldCharType="separate"/>
      </w:r>
      <w:r w:rsidR="00180611" w:rsidRPr="00180611">
        <w:t>(1990)</w:t>
      </w:r>
      <w:r w:rsidR="00180611">
        <w:fldChar w:fldCharType="end"/>
      </w:r>
      <w:r w:rsidR="00180611">
        <w:t xml:space="preserve"> into that </w:t>
      </w:r>
      <w:r w:rsidR="00D1197B">
        <w:t>exploratory pattern. In their</w:t>
      </w:r>
      <w:r w:rsidR="005F034A">
        <w:t>,</w:t>
      </w:r>
      <w:r w:rsidR="00D1197B">
        <w:t xml:space="preserve"> soon to become famous</w:t>
      </w:r>
      <w:r w:rsidR="005F034A">
        <w:t>,</w:t>
      </w:r>
      <w:r w:rsidR="00D1197B">
        <w:t xml:space="preserve"> “double bridge experiment”, they introduced a diamond-shaped bridge between the ant nest and </w:t>
      </w:r>
      <w:r w:rsidR="00783622">
        <w:t xml:space="preserve">a chemically unmarked arena for the ants to explore. This provided the ants with a binary left/right choice in such a way that the “dynamics of their cumulative choice </w:t>
      </w:r>
      <w:r w:rsidR="005F034A">
        <w:t>[could]</w:t>
      </w:r>
      <w:r w:rsidR="00783622">
        <w:t xml:space="preserve"> be easily quantified”.</w:t>
      </w:r>
      <w:r w:rsidR="005F034A">
        <w:t xml:space="preserve"> They noted that the ant’s </w:t>
      </w:r>
      <w:proofErr w:type="spellStart"/>
      <w:r w:rsidR="005F034A">
        <w:t>stigmergic</w:t>
      </w:r>
      <w:proofErr w:type="spellEnd"/>
      <w:r w:rsidR="005F034A">
        <w:t xml:space="preserve"> system </w:t>
      </w:r>
      <w:r w:rsidR="00C57B3C">
        <w:t xml:space="preserve">exploited the positive feedback loop </w:t>
      </w:r>
      <w:r w:rsidR="009A0101">
        <w:t xml:space="preserve">such </w:t>
      </w:r>
      <w:r w:rsidR="005F034A">
        <w:t>that</w:t>
      </w:r>
      <w:r w:rsidR="009A0101">
        <w:t xml:space="preserve"> it</w:t>
      </w:r>
      <w:r w:rsidR="005F034A">
        <w:t>, “after initial fluctuation, rapidly leads to one of the two forks becoming more or less completely preferred to the other”</w:t>
      </w:r>
      <w:r w:rsidR="00C57B3C">
        <w:t xml:space="preserve"> and eventually the whole colony converges on the use of only one of the bridges</w:t>
      </w:r>
      <w:r w:rsidR="005F034A">
        <w:t>.</w:t>
      </w:r>
      <w:r w:rsidR="009A0101">
        <w:t xml:space="preserve"> </w:t>
      </w:r>
    </w:p>
    <w:p w14:paraId="11DF710A" w14:textId="56273E59" w:rsidR="006624C0" w:rsidRDefault="006624C0" w:rsidP="006624C0">
      <w:pPr>
        <w:keepNext/>
        <w:jc w:val="center"/>
      </w:pPr>
      <w:r w:rsidRPr="006624C0">
        <w:rPr>
          <w:noProof/>
        </w:rPr>
        <w:drawing>
          <wp:anchor distT="0" distB="0" distL="114300" distR="114300" simplePos="0" relativeHeight="251658240" behindDoc="0" locked="0" layoutInCell="1" allowOverlap="1" wp14:anchorId="45B22FA9" wp14:editId="2D1B70E4">
            <wp:simplePos x="0" y="0"/>
            <wp:positionH relativeFrom="margin">
              <wp:align>right</wp:align>
            </wp:positionH>
            <wp:positionV relativeFrom="paragraph">
              <wp:posOffset>4770</wp:posOffset>
            </wp:positionV>
            <wp:extent cx="2519680" cy="154432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19680" cy="1544320"/>
                    </a:xfrm>
                    <a:prstGeom prst="rect">
                      <a:avLst/>
                    </a:prstGeom>
                  </pic:spPr>
                </pic:pic>
              </a:graphicData>
            </a:graphic>
            <wp14:sizeRelH relativeFrom="margin">
              <wp14:pctWidth>0</wp14:pctWidth>
            </wp14:sizeRelH>
            <wp14:sizeRelV relativeFrom="margin">
              <wp14:pctHeight>0</wp14:pctHeight>
            </wp14:sizeRelV>
          </wp:anchor>
        </w:drawing>
      </w:r>
      <w:r w:rsidR="00E15DEA" w:rsidRPr="00E15DEA">
        <w:rPr>
          <w:noProof/>
        </w:rPr>
        <w:drawing>
          <wp:inline distT="0" distB="0" distL="0" distR="0" wp14:anchorId="6C33434E" wp14:editId="2F900CF2">
            <wp:extent cx="2604977" cy="1385608"/>
            <wp:effectExtent l="0" t="0" r="508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2640583" cy="1404547"/>
                    </a:xfrm>
                    <a:prstGeom prst="rect">
                      <a:avLst/>
                    </a:prstGeom>
                  </pic:spPr>
                </pic:pic>
              </a:graphicData>
            </a:graphic>
          </wp:inline>
        </w:drawing>
      </w:r>
    </w:p>
    <w:p w14:paraId="440057C9" w14:textId="3A8FB6D9" w:rsidR="006624C0" w:rsidRDefault="006624C0" w:rsidP="006624C0">
      <w:pPr>
        <w:pStyle w:val="Caption"/>
        <w:jc w:val="center"/>
      </w:pPr>
      <w:r>
        <w:rPr>
          <w:noProof/>
        </w:rPr>
        <mc:AlternateContent>
          <mc:Choice Requires="wps">
            <w:drawing>
              <wp:anchor distT="0" distB="0" distL="114300" distR="114300" simplePos="0" relativeHeight="251660288" behindDoc="0" locked="0" layoutInCell="1" allowOverlap="1" wp14:anchorId="036FBC52" wp14:editId="741C0ACB">
                <wp:simplePos x="0" y="0"/>
                <wp:positionH relativeFrom="column">
                  <wp:posOffset>3210679</wp:posOffset>
                </wp:positionH>
                <wp:positionV relativeFrom="paragraph">
                  <wp:posOffset>89387</wp:posOffset>
                </wp:positionV>
                <wp:extent cx="251968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wps:spPr>
                      <wps:txbx>
                        <w:txbxContent>
                          <w:p w14:paraId="5E95D5DA" w14:textId="59D5A117"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different length branc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6FBC52" id="_x0000_t202" coordsize="21600,21600" o:spt="202" path="m,l,21600r21600,l21600,xe">
                <v:stroke joinstyle="miter"/>
                <v:path gradientshapeok="t" o:connecttype="rect"/>
              </v:shapetype>
              <v:shape id="Text Box 3" o:spid="_x0000_s1026" type="#_x0000_t202" style="position:absolute;left:0;text-align:left;margin-left:252.8pt;margin-top:7.05pt;width:198.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" stroked="f">
                <v:textbox style="mso-fit-shape-to-text:t" inset="0,0,0,0">
                  <w:txbxContent>
                    <w:p w14:paraId="5E95D5DA" w14:textId="59D5A117" w:rsidR="006624C0" w:rsidRPr="00FA5A7A" w:rsidRDefault="006624C0" w:rsidP="006624C0">
                      <w:pPr>
                        <w:pStyle w:val="Caption"/>
                        <w:jc w:val="center"/>
                        <w:rPr>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different length branches</w:t>
                      </w:r>
                    </w:p>
                  </w:txbxContent>
                </v:textbox>
                <w10:wrap type="square"/>
              </v:shape>
            </w:pict>
          </mc:Fallback>
        </mc:AlternateContent>
      </w:r>
      <w:r>
        <w:t xml:space="preserve">Figure </w:t>
      </w:r>
      <w:r>
        <w:fldChar w:fldCharType="begin"/>
      </w:r>
      <w:r>
        <w:instrText xml:space="preserve"> SEQ Figure \* ARABIC </w:instrText>
      </w:r>
      <w:r>
        <w:fldChar w:fldCharType="separate"/>
      </w:r>
      <w:r>
        <w:rPr>
          <w:noProof/>
        </w:rPr>
        <w:t>2</w:t>
      </w:r>
      <w:r>
        <w:fldChar w:fldCharType="end"/>
      </w:r>
      <w:r>
        <w:t xml:space="preserve"> - Double Bridge</w:t>
      </w:r>
      <w:r>
        <w:rPr>
          <w:noProof/>
        </w:rPr>
        <w:t xml:space="preserve"> experiment</w:t>
      </w:r>
    </w:p>
    <w:p w14:paraId="5442DFE5" w14:textId="1E57F308" w:rsidR="006624C0" w:rsidRDefault="006624C0" w:rsidP="006624C0">
      <w:pPr>
        <w:keepNext/>
        <w:jc w:val="center"/>
      </w:pPr>
    </w:p>
    <w:p w14:paraId="38ABF742" w14:textId="620FCC2C" w:rsidR="00791241" w:rsidRDefault="009A0101" w:rsidP="00D936BE">
      <w:r w:rsidRPr="009A0101">
        <w:t>Goss et al.</w:t>
      </w:r>
      <w:r>
        <w:fldChar w:fldCharType="begin"/>
      </w:r>
      <w:r w:rsidR="00D936BE">
        <w:instrText xml:space="preserve"> ADDIN ZOTERO_ITEM CSL_CITATION {"citationID":"u0H0xYvz","properties":{"formattedCitation":"(Goss et al., 1989)","plainCitation":"(Goss et al., 1989)","dontUpdate":true,"noteIndex":0},"citationItems":[{"id":480,"uris":["http://zotero.org/users/7139034/items/NKWS62DQ"],"itemData":{"id":480,"type":"article-journal","container-title":"Naturwissenschaften","DOI":"10.1007/BF00462870","ISSN":"1432-1904","issue":"12","journalAbbreviation":"Naturwissenschaften","language":"en","page":"579-581","source":"Springer Link","title":"Self-organized shortcuts in the Argentine ant","volume":"76","author":[{"family":"Goss","given":"S."},{"family":"Aron","given":"S."},{"family":"Deneubourg","given":"J. L."},{"family":"Pasteels","given":"J. M."}],"issued":{"date-parts":[["1989",12,1]]}}}],"schema":"https://github.com/citation-style-language/schema/raw/master/csl-citation.json"} </w:instrText>
      </w:r>
      <w:r>
        <w:fldChar w:fldCharType="separate"/>
      </w:r>
      <w:r w:rsidRPr="009A0101">
        <w:t>(1989)</w:t>
      </w:r>
      <w:r>
        <w:fldChar w:fldCharType="end"/>
      </w:r>
      <w:r>
        <w:t xml:space="preserve"> expanded on this study by </w:t>
      </w:r>
      <w:r w:rsidR="00E15DEA">
        <w:t xml:space="preserve">adding a food source to the arena and differing the size of the two bridges in the experiment. Again, the axis of entry is the same </w:t>
      </w:r>
      <w:r w:rsidR="00BC4AF1">
        <w:t>30</w:t>
      </w:r>
      <w:r w:rsidR="00BC4AF1" w:rsidRPr="00BC4AF1">
        <w:sym w:font="Symbol" w:char="F0B0"/>
      </w:r>
      <w:r w:rsidR="00BC4AF1">
        <w:t xml:space="preserve"> </w:t>
      </w:r>
      <w:r w:rsidR="00E15DEA">
        <w:t>on both sides of the bridges</w:t>
      </w:r>
      <w:r w:rsidR="00BC4AF1">
        <w:t xml:space="preserve"> (total 60</w:t>
      </w:r>
      <w:r w:rsidR="00BC4AF1" w:rsidRPr="00BC4AF1">
        <w:sym w:font="Symbol" w:char="F0B0"/>
      </w:r>
      <w:r w:rsidR="00BC4AF1">
        <w:t xml:space="preserve"> between </w:t>
      </w:r>
      <w:r w:rsidR="002C4B20">
        <w:t>bridges) to</w:t>
      </w:r>
      <w:r w:rsidR="00E15DEA">
        <w:t xml:space="preserve"> </w:t>
      </w:r>
      <w:r w:rsidR="00BC4AF1">
        <w:t xml:space="preserve">minimize </w:t>
      </w:r>
      <w:r w:rsidR="00E15DEA">
        <w:t xml:space="preserve">‘loop </w:t>
      </w:r>
      <w:r w:rsidR="00E15DEA">
        <w:lastRenderedPageBreak/>
        <w:t>back’ ant journeys</w:t>
      </w:r>
      <w:r w:rsidR="00BC4AF1">
        <w:t xml:space="preserve"> and so that the forager has no preference for one or branch or the other based on position</w:t>
      </w:r>
      <w:r w:rsidR="00E15DEA">
        <w:t>.</w:t>
      </w:r>
      <w:r w:rsidR="002C4B20">
        <w:t xml:space="preserve"> In their experiment, at first, the ants were choosing equally between the short and long but “abruptly, some minutes late, one branch becomes visibly preferred”. The ants, at first choosing stochastically, the shortest bridge </w:t>
      </w:r>
      <w:r w:rsidR="005151FF">
        <w:t>was</w:t>
      </w:r>
      <w:r w:rsidR="002C4B20">
        <w:t xml:space="preserve"> the first to reach the nest</w:t>
      </w:r>
      <w:r w:rsidR="001C22E2">
        <w:t>, so on return the probability that they take again take the shorter path is higher as there is no pheromone trail attracting them to the longer path until those on that path finally arrive</w:t>
      </w:r>
      <w:r w:rsidR="002C4B20">
        <w:t>.</w:t>
      </w:r>
      <w:r w:rsidR="001C22E2">
        <w:t xml:space="preserve"> Their choice then reinforces that pheromone trail as they deposit more on the way back, positively affecting bias towards this trail for all successive ants </w:t>
      </w:r>
      <w:r w:rsidR="001C22E2">
        <w:fldChar w:fldCharType="begin"/>
      </w:r>
      <w:r w:rsidR="001C22E2">
        <w:instrText xml:space="preserve"> ADDIN ZOTERO_ITEM CSL_CITATION {"citationID":"D0gkOQiS","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sidR="001C22E2">
        <w:fldChar w:fldCharType="separate"/>
      </w:r>
      <w:r w:rsidR="001C22E2" w:rsidRPr="001C22E2">
        <w:t>(Blum &amp; Li, 2008)</w:t>
      </w:r>
      <w:r w:rsidR="001C22E2">
        <w:fldChar w:fldCharType="end"/>
      </w:r>
      <w:r w:rsidR="001C22E2">
        <w:t>.</w:t>
      </w:r>
      <w:r w:rsidR="005151FF">
        <w:t xml:space="preserve"> </w:t>
      </w:r>
      <w:r w:rsidR="00D936BE">
        <w:t xml:space="preserve">Their proposed model for that observed behaviour became the main source of inspiration for developing the Ant Colony Optimization algorithm we know today </w:t>
      </w:r>
      <w:r w:rsidR="00D936BE">
        <w:fldChar w:fldCharType="begin"/>
      </w:r>
      <w:r w:rsidR="00D936BE">
        <w:instrText xml:space="preserve"> ADDIN ZOTERO_ITEM CSL_CITATION {"citationID":"arMIGfys","properties":{"formattedCitation":"(Dorigo et al., 2006)","plainCitation":"(Dorigo et al., 2006)","noteIndex":0},"citationItems":[{"id":215,"uris":["http://zotero.org/users/7139034/items/98MX9DDU"],"itemData":{"id":215,"type":"article-journal","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container-title":"IEEE Computational Intelligence Magazine","DOI":"10.1109/MCI.2006.329691","ISSN":"1556-6048","issue":"4","note":"event: IEEE Computational Intelligence Magazine","page":"28-39","source":"IEEE Xplore","title":"Ant colony optimization","volume":"1","author":[{"family":"Dorigo","given":"Marco"},{"family":"Birattari","given":"Mauro"},{"family":"Stutzle","given":"Thomas"}],"issued":{"date-parts":[["2006",11]]}}}],"schema":"https://github.com/citation-style-language/schema/raw/master/csl-citation.json"} </w:instrText>
      </w:r>
      <w:r w:rsidR="00D936BE">
        <w:fldChar w:fldCharType="separate"/>
      </w:r>
      <w:r w:rsidR="00D936BE" w:rsidRPr="00D936BE">
        <w:t>(Dorigo et al., 2006)</w:t>
      </w:r>
      <w:r w:rsidR="00D936BE">
        <w:fldChar w:fldCharType="end"/>
      </w:r>
      <w:r w:rsidR="00D936BE">
        <w:t>.</w:t>
      </w:r>
    </w:p>
    <w:p w14:paraId="5C4A5E0A" w14:textId="6C869B88" w:rsidR="00FF2D48" w:rsidRDefault="00351616" w:rsidP="00D936BE">
      <w:r w:rsidRPr="00351616">
        <w:t>Dorigo &amp; Blum</w:t>
      </w:r>
      <w:r>
        <w:t xml:space="preserve"> </w:t>
      </w:r>
      <w:r>
        <w:fldChar w:fldCharType="begin"/>
      </w:r>
      <w:r>
        <w:instrText xml:space="preserve"> ADDIN ZOTERO_ITEM CSL_CITATION {"citationID":"qBlLYpG1","properties":{"formattedCitation":"(Dorigo &amp; Blum, 2005)","plainCitation":"(Dorigo &amp; Blum, 2005)","noteIndex":0},"citationItems":[{"id":484,"uris":["http://zotero.org/users/7139034/items/5QRNR3RB"],"itemData":{"id":484,"type":"article-journal","abstract":"Research on a new metaheuristic for optimization is often initially focused on proof-of-concept applications. It is only after experimental work has shown the practical interest of the method that researchers try to deepen their understanding of the method's functioning not only through more and more sophisticated experiments but also by means of an effort to build a theory. Tackling questions such as “how and why the method works’’ is important, because finding an answer may help in improving its applicability. Ant colony optimization, which was introduced in the early 1990s as a novel technique for solving hard combinatorial optimization problems, finds itself currently at this point of its life cycle. With this article we provide a survey on theoretical results on ant colony optimization. First, we review some convergence results. Then we discuss relations between ant colony optimization algorithms and other approximate methods for optimization. Finally, we focus on some research efforts directed at gaining a deeper understanding of the behavior of ant colony optimization algorithms. Throughout the paper we identify some open questions with a certain interest of being solved in the near future.","container-title":"Theoretical Computer Science","DOI":"10.1016/j.tcs.2005.05.020","ISSN":"0304-3975","issue":"2-3","journalAbbreviation":"Theoretical Computer Science","language":"en","page":"243-278","source":"ScienceDirect","title":"Ant colony optimization theory: A survey","title-short":"Ant colony optimization theory","volume":"344","author":[{"family":"Dorigo","given":"Marco"},{"family":"Blum","given":"Christian"}],"issued":{"date-parts":[["2005",11,17]]}}}],"schema":"https://github.com/citation-style-language/schema/raw/master/csl-citation.json"} </w:instrText>
      </w:r>
      <w:r>
        <w:fldChar w:fldCharType="separate"/>
      </w:r>
      <w:r w:rsidRPr="00351616">
        <w:t>(2005)</w:t>
      </w:r>
      <w:r>
        <w:fldChar w:fldCharType="end"/>
      </w:r>
      <w:r>
        <w:t xml:space="preserve"> defined the framework of the basic ACO as an iterative method through which </w:t>
      </w:r>
      <w:r w:rsidR="00FF2D48">
        <w:t xml:space="preserve">the ants </w:t>
      </w:r>
      <w:r w:rsidR="00314D78">
        <w:t>“probabilistically construct solutions to the combinatorial optimization problem under consideration, exploiting a given pheromone model”</w:t>
      </w:r>
      <w:r w:rsidR="00314D78" w:rsidRPr="00314D78">
        <w:t xml:space="preserve">. </w:t>
      </w:r>
      <w:r w:rsidR="00314D78">
        <w:t xml:space="preserve">The </w:t>
      </w:r>
      <w:r w:rsidR="000C0F11">
        <w:t>population of ants are set to traverse a graph, each ant building a solution by walking along the vertices in an iterative process to find the optimal route through the graph.</w:t>
      </w:r>
      <w:r w:rsidR="007716D9">
        <w:t xml:space="preserve"> In the algorithm, ants </w:t>
      </w:r>
      <w:r w:rsidR="00314D78">
        <w:t>select</w:t>
      </w:r>
      <w:r w:rsidR="007716D9">
        <w:t xml:space="preserve"> </w:t>
      </w:r>
      <w:r w:rsidR="00314D78">
        <w:t xml:space="preserve">the next vertex </w:t>
      </w:r>
      <w:r w:rsidR="007716D9">
        <w:t>to visit using a stochastic mechanism that, like its natural counterpart, is biased towards the pheromones that have been left on that vertex.</w:t>
      </w:r>
      <w:r w:rsidR="00314D78">
        <w:t xml:space="preserve"> Finally, before at the end of each iteration, </w:t>
      </w:r>
      <w:r w:rsidR="0058606A">
        <w:t>some of the solutions generated are used for performing a pheromone update.</w:t>
      </w:r>
    </w:p>
    <w:p w14:paraId="20D089F6" w14:textId="1A2C180C" w:rsidR="00D936BE" w:rsidRPr="00D82603" w:rsidRDefault="00FF2D48" w:rsidP="00D936BE">
      <w:pPr>
        <w:rPr>
          <w:lang w:val="en-IE"/>
        </w:rPr>
      </w:pPr>
      <w:r>
        <w:rPr>
          <w:lang w:val="en-IE"/>
        </w:rPr>
        <w:t xml:space="preserve">Over time, ACO has become one of the most popular biologically inspired algorithms in literature </w:t>
      </w:r>
      <w:r>
        <w:rPr>
          <w:lang w:val="en-IE"/>
        </w:rPr>
        <w:fldChar w:fldCharType="begin"/>
      </w:r>
      <w:r w:rsidR="00CD50F2">
        <w:rPr>
          <w:lang w:val="en-IE"/>
        </w:rPr>
        <w:instrText xml:space="preserve"> ADDIN ZOTERO_ITEM CSL_CITATION {"citationID":"LT2D30mw","properties":{"formattedCitation":"(Blum &amp; Li, 2008)","plainCitation":"(Blum &amp; Li, 2008)","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schema":"https://github.com/citation-style-language/schema/raw/master/csl-citation.json"} </w:instrText>
      </w:r>
      <w:r>
        <w:rPr>
          <w:lang w:val="en-IE"/>
        </w:rPr>
        <w:fldChar w:fldCharType="separate"/>
      </w:r>
      <w:r w:rsidR="00CD50F2" w:rsidRPr="00CD50F2">
        <w:t>(Blum &amp; Li, 2008)</w:t>
      </w:r>
      <w:r>
        <w:rPr>
          <w:lang w:val="en-IE"/>
        </w:rPr>
        <w:fldChar w:fldCharType="end"/>
      </w:r>
      <w:r w:rsidR="00CD50F2">
        <w:rPr>
          <w:lang w:val="en-IE"/>
        </w:rPr>
        <w:t xml:space="preserve"> </w:t>
      </w:r>
      <w:r>
        <w:rPr>
          <w:lang w:val="en-IE"/>
        </w:rPr>
        <w:t xml:space="preserve">and </w:t>
      </w:r>
      <w:r w:rsidR="00CD50F2">
        <w:rPr>
          <w:lang w:val="en-IE"/>
        </w:rPr>
        <w:t>has found</w:t>
      </w:r>
    </w:p>
    <w:p w14:paraId="38397838" w14:textId="77777777" w:rsidR="00791241" w:rsidRDefault="00791241" w:rsidP="00791241">
      <w:pPr>
        <w:pStyle w:val="Heading3"/>
      </w:pPr>
      <w:r w:rsidRPr="00452714">
        <w:t xml:space="preserve">Initial </w:t>
      </w:r>
      <w:r w:rsidRPr="0008448E">
        <w:t>Population</w:t>
      </w:r>
    </w:p>
    <w:p w14:paraId="0FC5BCA3" w14:textId="77777777" w:rsidR="00791241" w:rsidRDefault="00791241" w:rsidP="00791241"/>
    <w:p w14:paraId="2FE266D9" w14:textId="77777777" w:rsidR="00791241" w:rsidRDefault="00791241" w:rsidP="00791241">
      <w:pPr>
        <w:pStyle w:val="Heading3"/>
      </w:pPr>
      <w:r>
        <w:t>Evaluating Fitness</w:t>
      </w:r>
    </w:p>
    <w:p w14:paraId="1B905E10" w14:textId="77777777" w:rsidR="00791241" w:rsidRPr="00AF6A35" w:rsidRDefault="00791241" w:rsidP="00791241"/>
    <w:p w14:paraId="0C754D61" w14:textId="77777777" w:rsidR="00791241" w:rsidRPr="00F97585" w:rsidRDefault="00791241" w:rsidP="00791241">
      <w:pPr>
        <w:pStyle w:val="Heading2"/>
      </w:pPr>
      <w:r>
        <w:t>Bibliography</w:t>
      </w:r>
    </w:p>
    <w:p w14:paraId="78777476" w14:textId="77777777" w:rsidR="001C22E2" w:rsidRPr="001C22E2" w:rsidRDefault="000179F9" w:rsidP="001C22E2">
      <w:pPr>
        <w:pStyle w:val="Bibliography"/>
      </w:pPr>
      <w:r>
        <w:fldChar w:fldCharType="begin"/>
      </w:r>
      <w:r>
        <w:instrText xml:space="preserve"> ADDIN ZOTERO_BIBL {"uncited":[],"omitted":[],"custom":[]} CSL_BIBLIOGRAPHY </w:instrText>
      </w:r>
      <w:r>
        <w:fldChar w:fldCharType="separate"/>
      </w:r>
      <w:r w:rsidR="001C22E2" w:rsidRPr="001C22E2">
        <w:t xml:space="preserve">Blum, C., &amp; Li, X. (2008). Swarm Intelligence in Optimization. In C. Blum &amp; D. Merkle (Eds.), </w:t>
      </w:r>
      <w:r w:rsidR="001C22E2" w:rsidRPr="001C22E2">
        <w:rPr>
          <w:i/>
          <w:iCs/>
        </w:rPr>
        <w:t>Swarm Intelligence: Introduction and Applications</w:t>
      </w:r>
      <w:r w:rsidR="001C22E2" w:rsidRPr="001C22E2">
        <w:t xml:space="preserve"> (pp. 43–85). Springer. https://doi.org/10.1007/978-3-540-74089-6_2</w:t>
      </w:r>
    </w:p>
    <w:p w14:paraId="19BBC729" w14:textId="77777777" w:rsidR="001C22E2" w:rsidRPr="001C22E2" w:rsidRDefault="001C22E2" w:rsidP="001C22E2">
      <w:pPr>
        <w:pStyle w:val="Bibliography"/>
      </w:pPr>
      <w:proofErr w:type="spellStart"/>
      <w:r w:rsidRPr="001C22E2">
        <w:t>Deneubourg</w:t>
      </w:r>
      <w:proofErr w:type="spellEnd"/>
      <w:r w:rsidRPr="001C22E2">
        <w:t xml:space="preserve">, J.-L., Aron, S., Goss, S., &amp; </w:t>
      </w:r>
      <w:proofErr w:type="spellStart"/>
      <w:r w:rsidRPr="001C22E2">
        <w:t>Pasteels</w:t>
      </w:r>
      <w:proofErr w:type="spellEnd"/>
      <w:r w:rsidRPr="001C22E2">
        <w:t xml:space="preserve">, J. M. (1990). The self-organizing exploratory pattern of the </w:t>
      </w:r>
      <w:proofErr w:type="spellStart"/>
      <w:r w:rsidRPr="001C22E2">
        <w:t>argentine</w:t>
      </w:r>
      <w:proofErr w:type="spellEnd"/>
      <w:r w:rsidRPr="001C22E2">
        <w:t xml:space="preserve"> ant. </w:t>
      </w:r>
      <w:r w:rsidRPr="001C22E2">
        <w:rPr>
          <w:i/>
          <w:iCs/>
        </w:rPr>
        <w:t xml:space="preserve">Journal of Insect </w:t>
      </w:r>
      <w:proofErr w:type="spellStart"/>
      <w:r w:rsidRPr="001C22E2">
        <w:rPr>
          <w:i/>
          <w:iCs/>
        </w:rPr>
        <w:t>Behavior</w:t>
      </w:r>
      <w:proofErr w:type="spellEnd"/>
      <w:r w:rsidRPr="001C22E2">
        <w:t xml:space="preserve">, </w:t>
      </w:r>
      <w:r w:rsidRPr="001C22E2">
        <w:rPr>
          <w:i/>
          <w:iCs/>
        </w:rPr>
        <w:t>3</w:t>
      </w:r>
      <w:r w:rsidRPr="001C22E2">
        <w:t>(2), 159–168. https://doi.org/10.1007/BF01417909</w:t>
      </w:r>
    </w:p>
    <w:p w14:paraId="53D41FC6" w14:textId="77777777" w:rsidR="001C22E2" w:rsidRPr="001C22E2" w:rsidRDefault="001C22E2" w:rsidP="001C22E2">
      <w:pPr>
        <w:pStyle w:val="Bibliography"/>
      </w:pPr>
      <w:r w:rsidRPr="001C22E2">
        <w:lastRenderedPageBreak/>
        <w:t xml:space="preserve">Dorigo, M., </w:t>
      </w:r>
      <w:proofErr w:type="spellStart"/>
      <w:r w:rsidRPr="001C22E2">
        <w:t>Birattari</w:t>
      </w:r>
      <w:proofErr w:type="spellEnd"/>
      <w:r w:rsidRPr="001C22E2">
        <w:t xml:space="preserve">, M., &amp; </w:t>
      </w:r>
      <w:proofErr w:type="spellStart"/>
      <w:r w:rsidRPr="001C22E2">
        <w:t>Stutzle</w:t>
      </w:r>
      <w:proofErr w:type="spellEnd"/>
      <w:r w:rsidRPr="001C22E2">
        <w:t xml:space="preserve">, T. (2006). Ant colony optimization. </w:t>
      </w:r>
      <w:r w:rsidRPr="001C22E2">
        <w:rPr>
          <w:i/>
          <w:iCs/>
        </w:rPr>
        <w:t>IEEE Computational Intelligence Magazine</w:t>
      </w:r>
      <w:r w:rsidRPr="001C22E2">
        <w:t xml:space="preserve">, </w:t>
      </w:r>
      <w:r w:rsidRPr="001C22E2">
        <w:rPr>
          <w:i/>
          <w:iCs/>
        </w:rPr>
        <w:t>1</w:t>
      </w:r>
      <w:r w:rsidRPr="001C22E2">
        <w:t>(4), 28–39. https://doi.org/10.1109/MCI.2006.329691</w:t>
      </w:r>
    </w:p>
    <w:p w14:paraId="0BD3CB65" w14:textId="77777777" w:rsidR="001C22E2" w:rsidRPr="001C22E2" w:rsidRDefault="001C22E2" w:rsidP="001C22E2">
      <w:pPr>
        <w:pStyle w:val="Bibliography"/>
      </w:pPr>
      <w:r w:rsidRPr="001C22E2">
        <w:t xml:space="preserve">Dorigo, M., &amp; Blum, C. (2005). Ant colony optimization theory: A survey. </w:t>
      </w:r>
      <w:r w:rsidRPr="001C22E2">
        <w:rPr>
          <w:i/>
          <w:iCs/>
        </w:rPr>
        <w:t>Theoretical Computer Science</w:t>
      </w:r>
      <w:r w:rsidRPr="001C22E2">
        <w:t xml:space="preserve">, </w:t>
      </w:r>
      <w:r w:rsidRPr="001C22E2">
        <w:rPr>
          <w:i/>
          <w:iCs/>
        </w:rPr>
        <w:t>344</w:t>
      </w:r>
      <w:r w:rsidRPr="001C22E2">
        <w:t>(2–3), 243–278. https://doi.org/10.1016/j.tcs.2005.05.020</w:t>
      </w:r>
    </w:p>
    <w:p w14:paraId="572E9AB6" w14:textId="77777777" w:rsidR="001C22E2" w:rsidRPr="001C22E2" w:rsidRDefault="001C22E2" w:rsidP="001C22E2">
      <w:pPr>
        <w:pStyle w:val="Bibliography"/>
      </w:pPr>
      <w:r w:rsidRPr="001C22E2">
        <w:t xml:space="preserve">Goss, S., Aron, S., </w:t>
      </w:r>
      <w:proofErr w:type="spellStart"/>
      <w:r w:rsidRPr="001C22E2">
        <w:t>Deneubourg</w:t>
      </w:r>
      <w:proofErr w:type="spellEnd"/>
      <w:r w:rsidRPr="001C22E2">
        <w:t xml:space="preserve">, J. L., &amp; </w:t>
      </w:r>
      <w:proofErr w:type="spellStart"/>
      <w:r w:rsidRPr="001C22E2">
        <w:t>Pasteels</w:t>
      </w:r>
      <w:proofErr w:type="spellEnd"/>
      <w:r w:rsidRPr="001C22E2">
        <w:t xml:space="preserve">, J. M. (1989). Self-organized shortcuts in the Argentine ant. </w:t>
      </w:r>
      <w:proofErr w:type="spellStart"/>
      <w:r w:rsidRPr="001C22E2">
        <w:rPr>
          <w:i/>
          <w:iCs/>
        </w:rPr>
        <w:t>Naturwissenschaften</w:t>
      </w:r>
      <w:proofErr w:type="spellEnd"/>
      <w:r w:rsidRPr="001C22E2">
        <w:t xml:space="preserve">, </w:t>
      </w:r>
      <w:r w:rsidRPr="001C22E2">
        <w:rPr>
          <w:i/>
          <w:iCs/>
        </w:rPr>
        <w:t>76</w:t>
      </w:r>
      <w:r w:rsidRPr="001C22E2">
        <w:t>(12), 579–581. https://doi.org/10.1007/BF00462870</w:t>
      </w:r>
    </w:p>
    <w:p w14:paraId="31F21AB9" w14:textId="77777777" w:rsidR="001C22E2" w:rsidRPr="001C22E2" w:rsidRDefault="001C22E2" w:rsidP="001C22E2">
      <w:pPr>
        <w:pStyle w:val="Bibliography"/>
      </w:pPr>
      <w:r w:rsidRPr="001C22E2">
        <w:t xml:space="preserve">Salman, M., Garzón Ramos, D., </w:t>
      </w:r>
      <w:proofErr w:type="spellStart"/>
      <w:r w:rsidRPr="001C22E2">
        <w:t>Hasselmann</w:t>
      </w:r>
      <w:proofErr w:type="spellEnd"/>
      <w:r w:rsidRPr="001C22E2">
        <w:t xml:space="preserve">, K., &amp; </w:t>
      </w:r>
      <w:proofErr w:type="spellStart"/>
      <w:r w:rsidRPr="001C22E2">
        <w:t>Birattari</w:t>
      </w:r>
      <w:proofErr w:type="spellEnd"/>
      <w:r w:rsidRPr="001C22E2">
        <w:t xml:space="preserve">, M. (2020). </w:t>
      </w:r>
      <w:proofErr w:type="spellStart"/>
      <w:r w:rsidRPr="001C22E2">
        <w:t>Phormica</w:t>
      </w:r>
      <w:proofErr w:type="spellEnd"/>
      <w:r w:rsidRPr="001C22E2">
        <w:t xml:space="preserve">: Photochromic Pheromone Release and Detection System for </w:t>
      </w:r>
      <w:proofErr w:type="spellStart"/>
      <w:r w:rsidRPr="001C22E2">
        <w:t>Stigmergic</w:t>
      </w:r>
      <w:proofErr w:type="spellEnd"/>
      <w:r w:rsidRPr="001C22E2">
        <w:t xml:space="preserve"> Coordination in Robot Swarms. </w:t>
      </w:r>
      <w:r w:rsidRPr="001C22E2">
        <w:rPr>
          <w:i/>
          <w:iCs/>
        </w:rPr>
        <w:t>Frontiers in Robotics and AI</w:t>
      </w:r>
      <w:r w:rsidRPr="001C22E2">
        <w:t xml:space="preserve">, </w:t>
      </w:r>
      <w:r w:rsidRPr="001C22E2">
        <w:rPr>
          <w:i/>
          <w:iCs/>
        </w:rPr>
        <w:t>7</w:t>
      </w:r>
      <w:r w:rsidRPr="001C22E2">
        <w:t>. https://www.frontiersin.org/article/10.3389/frobt.2020.591402</w:t>
      </w:r>
    </w:p>
    <w:p w14:paraId="0B26333F" w14:textId="38BEA51C" w:rsidR="009911F7" w:rsidRDefault="000179F9">
      <w:r>
        <w:fldChar w:fldCharType="end"/>
      </w:r>
    </w:p>
    <w:sectPr w:rsidR="009911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34AC9B" w14:textId="77777777" w:rsidR="00ED34A0" w:rsidRDefault="00ED34A0" w:rsidP="006624C0">
      <w:pPr>
        <w:spacing w:after="0" w:line="240" w:lineRule="auto"/>
      </w:pPr>
      <w:r>
        <w:separator/>
      </w:r>
    </w:p>
  </w:endnote>
  <w:endnote w:type="continuationSeparator" w:id="0">
    <w:p w14:paraId="5DB90540" w14:textId="77777777" w:rsidR="00ED34A0" w:rsidRDefault="00ED34A0" w:rsidP="00662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75CAB0" w14:textId="77777777" w:rsidR="00ED34A0" w:rsidRDefault="00ED34A0" w:rsidP="006624C0">
      <w:pPr>
        <w:spacing w:after="0" w:line="240" w:lineRule="auto"/>
      </w:pPr>
      <w:r>
        <w:separator/>
      </w:r>
    </w:p>
  </w:footnote>
  <w:footnote w:type="continuationSeparator" w:id="0">
    <w:p w14:paraId="03BAD2C8" w14:textId="77777777" w:rsidR="00ED34A0" w:rsidRDefault="00ED34A0" w:rsidP="006624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74A46"/>
    <w:multiLevelType w:val="hybridMultilevel"/>
    <w:tmpl w:val="3E1AC5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206109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zsrA0tTQyNjU2MLZQ0lEKTi0uzszPAykwrgUAWUgeWCwAAAA="/>
  </w:docVars>
  <w:rsids>
    <w:rsidRoot w:val="00791241"/>
    <w:rsid w:val="000179F9"/>
    <w:rsid w:val="000C0F11"/>
    <w:rsid w:val="00180611"/>
    <w:rsid w:val="001C22E2"/>
    <w:rsid w:val="002C4B20"/>
    <w:rsid w:val="00314D78"/>
    <w:rsid w:val="00337476"/>
    <w:rsid w:val="00344C58"/>
    <w:rsid w:val="00351616"/>
    <w:rsid w:val="003573CA"/>
    <w:rsid w:val="003A28D3"/>
    <w:rsid w:val="0043681F"/>
    <w:rsid w:val="004833F7"/>
    <w:rsid w:val="004E6893"/>
    <w:rsid w:val="005151FF"/>
    <w:rsid w:val="00547799"/>
    <w:rsid w:val="0058606A"/>
    <w:rsid w:val="005F034A"/>
    <w:rsid w:val="006058F6"/>
    <w:rsid w:val="00623E2D"/>
    <w:rsid w:val="006624C0"/>
    <w:rsid w:val="006A7BC3"/>
    <w:rsid w:val="007716D9"/>
    <w:rsid w:val="00783622"/>
    <w:rsid w:val="00787EEC"/>
    <w:rsid w:val="00791241"/>
    <w:rsid w:val="009A0101"/>
    <w:rsid w:val="009B025B"/>
    <w:rsid w:val="00A94C9C"/>
    <w:rsid w:val="00B44427"/>
    <w:rsid w:val="00B47418"/>
    <w:rsid w:val="00B512F3"/>
    <w:rsid w:val="00BC4AF1"/>
    <w:rsid w:val="00C57B3C"/>
    <w:rsid w:val="00C9590A"/>
    <w:rsid w:val="00CD50F2"/>
    <w:rsid w:val="00D1197B"/>
    <w:rsid w:val="00D428E0"/>
    <w:rsid w:val="00D514D4"/>
    <w:rsid w:val="00D82603"/>
    <w:rsid w:val="00D829E2"/>
    <w:rsid w:val="00D936BE"/>
    <w:rsid w:val="00E07AB7"/>
    <w:rsid w:val="00E1552E"/>
    <w:rsid w:val="00E15DEA"/>
    <w:rsid w:val="00ED34A0"/>
    <w:rsid w:val="00FF2D48"/>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4350"/>
  <w15:chartTrackingRefBased/>
  <w15:docId w15:val="{2F038510-7020-4D12-A659-8A9A9E0C3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1241"/>
    <w:rPr>
      <w:rFonts w:ascii="Arial" w:hAnsi="Arial" w:cs="Arial"/>
      <w:sz w:val="24"/>
      <w:szCs w:val="24"/>
      <w:lang w:val="en-GB"/>
    </w:rPr>
  </w:style>
  <w:style w:type="paragraph" w:styleId="Heading1">
    <w:name w:val="heading 1"/>
    <w:basedOn w:val="Normal"/>
    <w:next w:val="Normal"/>
    <w:link w:val="Heading1Char"/>
    <w:uiPriority w:val="9"/>
    <w:qFormat/>
    <w:rsid w:val="00BC4A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91241"/>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791241"/>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91241"/>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791241"/>
    <w:rPr>
      <w:rFonts w:asciiTheme="majorHAnsi" w:eastAsiaTheme="majorEastAsia" w:hAnsiTheme="majorHAnsi" w:cstheme="majorBidi"/>
      <w:b/>
      <w:bCs/>
      <w:color w:val="1F3763" w:themeColor="accent1" w:themeShade="7F"/>
      <w:sz w:val="28"/>
      <w:szCs w:val="28"/>
      <w:lang w:val="en-GB"/>
    </w:rPr>
  </w:style>
  <w:style w:type="paragraph" w:styleId="ListParagraph">
    <w:name w:val="List Paragraph"/>
    <w:basedOn w:val="Normal"/>
    <w:uiPriority w:val="34"/>
    <w:qFormat/>
    <w:rsid w:val="00D829E2"/>
    <w:pPr>
      <w:ind w:left="720"/>
      <w:contextualSpacing/>
    </w:pPr>
  </w:style>
  <w:style w:type="paragraph" w:styleId="Caption">
    <w:name w:val="caption"/>
    <w:basedOn w:val="Normal"/>
    <w:next w:val="Normal"/>
    <w:uiPriority w:val="35"/>
    <w:unhideWhenUsed/>
    <w:qFormat/>
    <w:rsid w:val="00E15DEA"/>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BC4AF1"/>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6624C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24C0"/>
    <w:rPr>
      <w:rFonts w:ascii="Arial" w:hAnsi="Arial" w:cs="Arial"/>
      <w:sz w:val="24"/>
      <w:szCs w:val="24"/>
      <w:lang w:val="en-GB"/>
    </w:rPr>
  </w:style>
  <w:style w:type="paragraph" w:styleId="Footer">
    <w:name w:val="footer"/>
    <w:basedOn w:val="Normal"/>
    <w:link w:val="FooterChar"/>
    <w:uiPriority w:val="99"/>
    <w:unhideWhenUsed/>
    <w:rsid w:val="006624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24C0"/>
    <w:rPr>
      <w:rFonts w:ascii="Arial" w:hAnsi="Arial" w:cs="Arial"/>
      <w:sz w:val="24"/>
      <w:szCs w:val="24"/>
      <w:lang w:val="en-GB"/>
    </w:rPr>
  </w:style>
  <w:style w:type="character" w:styleId="PlaceholderText">
    <w:name w:val="Placeholder Text"/>
    <w:basedOn w:val="DefaultParagraphFont"/>
    <w:uiPriority w:val="99"/>
    <w:semiHidden/>
    <w:rsid w:val="00E07AB7"/>
    <w:rPr>
      <w:color w:val="808080"/>
    </w:rPr>
  </w:style>
  <w:style w:type="paragraph" w:styleId="Bibliography">
    <w:name w:val="Bibliography"/>
    <w:basedOn w:val="Normal"/>
    <w:next w:val="Normal"/>
    <w:uiPriority w:val="37"/>
    <w:unhideWhenUsed/>
    <w:rsid w:val="000179F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7201250">
      <w:bodyDiv w:val="1"/>
      <w:marLeft w:val="0"/>
      <w:marRight w:val="0"/>
      <w:marTop w:val="0"/>
      <w:marBottom w:val="0"/>
      <w:divBdr>
        <w:top w:val="none" w:sz="0" w:space="0" w:color="auto"/>
        <w:left w:val="none" w:sz="0" w:space="0" w:color="auto"/>
        <w:bottom w:val="none" w:sz="0" w:space="0" w:color="auto"/>
        <w:right w:val="none" w:sz="0" w:space="0" w:color="auto"/>
      </w:divBdr>
    </w:div>
    <w:div w:id="1757432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1</TotalTime>
  <Pages>3</Pages>
  <Words>2721</Words>
  <Characters>15511</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3</cp:revision>
  <dcterms:created xsi:type="dcterms:W3CDTF">2022-04-28T14:15:00Z</dcterms:created>
  <dcterms:modified xsi:type="dcterms:W3CDTF">2022-04-29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Ld6u5tDL"/&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